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8D11EE" w14:textId="4EF5B3B2" w:rsidR="00A40FE3" w:rsidRPr="00704891" w:rsidRDefault="00704891" w:rsidP="00704891">
      <w:pPr>
        <w:rPr>
          <w:rFonts w:ascii="Arial" w:hAnsi="Arial" w:cs="Arial"/>
          <w:b/>
          <w:bCs/>
          <w:sz w:val="22"/>
          <w:szCs w:val="22"/>
        </w:rPr>
      </w:pPr>
      <w:r w:rsidRPr="00704891">
        <w:rPr>
          <w:rFonts w:ascii="Arial" w:hAnsi="Arial" w:cs="Arial"/>
          <w:b/>
          <w:bCs/>
          <w:sz w:val="22"/>
          <w:szCs w:val="22"/>
        </w:rPr>
        <w:t xml:space="preserve">Supplemental Content </w:t>
      </w:r>
      <w:r w:rsidR="00A40FE3">
        <w:rPr>
          <w:rFonts w:ascii="Arial" w:hAnsi="Arial" w:cs="Arial"/>
          <w:b/>
          <w:bCs/>
          <w:sz w:val="22"/>
          <w:szCs w:val="22"/>
        </w:rPr>
        <w:t>6</w:t>
      </w:r>
    </w:p>
    <w:p w14:paraId="03F420C9" w14:textId="2E83213B" w:rsidR="00704891" w:rsidRPr="00D656F9" w:rsidRDefault="00704891" w:rsidP="00704891">
      <w:pPr>
        <w:rPr>
          <w:rFonts w:ascii="Arial" w:hAnsi="Arial" w:cs="Arial"/>
          <w:b/>
          <w:sz w:val="22"/>
          <w:szCs w:val="22"/>
        </w:rPr>
      </w:pPr>
      <w:r w:rsidRPr="00704891">
        <w:rPr>
          <w:rFonts w:ascii="Arial" w:hAnsi="Arial" w:cs="Arial"/>
          <w:b/>
          <w:bCs/>
          <w:sz w:val="22"/>
          <w:szCs w:val="22"/>
        </w:rPr>
        <w:t>Table</w:t>
      </w:r>
      <w:r w:rsidRPr="00704891">
        <w:rPr>
          <w:rFonts w:ascii="Arial" w:hAnsi="Arial" w:cs="Arial"/>
          <w:b/>
          <w:sz w:val="22"/>
          <w:szCs w:val="22"/>
        </w:rPr>
        <w:t xml:space="preserve"> S</w:t>
      </w:r>
      <w:r w:rsidR="00D656F9">
        <w:rPr>
          <w:rFonts w:ascii="Arial" w:hAnsi="Arial" w:cs="Arial"/>
          <w:b/>
          <w:sz w:val="22"/>
          <w:szCs w:val="22"/>
        </w:rPr>
        <w:t>3</w:t>
      </w:r>
      <w:bookmarkStart w:id="0" w:name="_GoBack"/>
      <w:bookmarkEnd w:id="0"/>
      <w:r w:rsidRPr="00704891">
        <w:rPr>
          <w:rFonts w:ascii="Arial" w:hAnsi="Arial" w:cs="Arial"/>
          <w:b/>
          <w:sz w:val="22"/>
          <w:szCs w:val="22"/>
        </w:rPr>
        <w:t xml:space="preserve">. </w:t>
      </w:r>
      <w:r w:rsidRPr="00704891">
        <w:rPr>
          <w:rFonts w:ascii="Arial" w:hAnsi="Arial" w:cs="Arial"/>
          <w:sz w:val="22"/>
          <w:szCs w:val="22"/>
        </w:rPr>
        <w:t>Rates of persistent postoperative opioid use in opioid naïve population based on definitions obtained from systematic literature review.</w:t>
      </w:r>
    </w:p>
    <w:p w14:paraId="479A8441" w14:textId="77777777" w:rsidR="00704891" w:rsidRPr="00704891" w:rsidRDefault="00704891" w:rsidP="00704891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949"/>
        <w:gridCol w:w="1701"/>
        <w:gridCol w:w="1700"/>
      </w:tblGrid>
      <w:tr w:rsidR="00704891" w:rsidRPr="00704891" w14:paraId="49204B41" w14:textId="77777777" w:rsidTr="003B33A0">
        <w:trPr>
          <w:trHeight w:val="20"/>
        </w:trPr>
        <w:tc>
          <w:tcPr>
            <w:tcW w:w="5949" w:type="dxa"/>
            <w:noWrap/>
          </w:tcPr>
          <w:p w14:paraId="0DD08529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704891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Definition</w:t>
            </w:r>
          </w:p>
        </w:tc>
        <w:tc>
          <w:tcPr>
            <w:tcW w:w="1701" w:type="dxa"/>
            <w:noWrap/>
            <w:vAlign w:val="center"/>
          </w:tcPr>
          <w:p w14:paraId="13913DAE" w14:textId="77777777" w:rsidR="00704891" w:rsidRPr="00704891" w:rsidRDefault="00704891" w:rsidP="003B33A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704891">
              <w:rPr>
                <w:rFonts w:ascii="Arial" w:hAnsi="Arial" w:cs="Arial"/>
                <w:b/>
                <w:sz w:val="18"/>
                <w:szCs w:val="18"/>
              </w:rPr>
              <w:t>Incidence of Persistent Use</w:t>
            </w:r>
          </w:p>
          <w:p w14:paraId="45F7F023" w14:textId="77777777" w:rsidR="00704891" w:rsidRPr="00704891" w:rsidRDefault="00704891" w:rsidP="003B33A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704891">
              <w:rPr>
                <w:rFonts w:ascii="Arial" w:hAnsi="Arial" w:cs="Arial"/>
                <w:b/>
                <w:sz w:val="18"/>
                <w:szCs w:val="18"/>
              </w:rPr>
              <w:t>N=162,803</w:t>
            </w:r>
          </w:p>
        </w:tc>
        <w:tc>
          <w:tcPr>
            <w:tcW w:w="1700" w:type="dxa"/>
            <w:noWrap/>
            <w:vAlign w:val="center"/>
          </w:tcPr>
          <w:p w14:paraId="53C443D5" w14:textId="77777777" w:rsidR="00704891" w:rsidRPr="00704891" w:rsidRDefault="00704891" w:rsidP="003B33A0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704891">
              <w:rPr>
                <w:rFonts w:ascii="Arial" w:hAnsi="Arial" w:cs="Arial"/>
                <w:b/>
                <w:sz w:val="18"/>
                <w:szCs w:val="18"/>
              </w:rPr>
              <w:t>Incidence of Persistent Use (Strict)</w:t>
            </w:r>
          </w:p>
          <w:p w14:paraId="2B6B2968" w14:textId="77777777" w:rsidR="00704891" w:rsidRPr="00704891" w:rsidRDefault="00704891" w:rsidP="003B33A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704891">
              <w:rPr>
                <w:rFonts w:ascii="Arial" w:hAnsi="Arial" w:cs="Arial"/>
                <w:b/>
                <w:sz w:val="18"/>
                <w:szCs w:val="18"/>
              </w:rPr>
              <w:t>N=156,275</w:t>
            </w:r>
          </w:p>
        </w:tc>
      </w:tr>
      <w:tr w:rsidR="00704891" w:rsidRPr="00704891" w14:paraId="649C3461" w14:textId="77777777" w:rsidTr="003B33A0">
        <w:trPr>
          <w:trHeight w:val="20"/>
        </w:trPr>
        <w:tc>
          <w:tcPr>
            <w:tcW w:w="5949" w:type="dxa"/>
            <w:noWrap/>
          </w:tcPr>
          <w:p w14:paraId="76F3D999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704891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Prescriptions at Distinct Timepoint</w:t>
            </w:r>
          </w:p>
        </w:tc>
        <w:tc>
          <w:tcPr>
            <w:tcW w:w="1701" w:type="dxa"/>
            <w:noWrap/>
          </w:tcPr>
          <w:p w14:paraId="03EFAC63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700" w:type="dxa"/>
            <w:noWrap/>
          </w:tcPr>
          <w:p w14:paraId="1CB4F15D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</w:tr>
      <w:tr w:rsidR="00704891" w:rsidRPr="00704891" w14:paraId="79B0EFB0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579264E6" w14:textId="24C32E04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Opioid prescription beyond 30 days after date of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GFmZm9yZDwvQXV0aG9yPjxZZWFyPjIwMTg8L1llYXI+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GFmZm9yZDwvQXV0aG9yPjxZZWFyPjIwMTg8L1llYXI+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635A878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3,442 (14.4%)</w:t>
            </w:r>
          </w:p>
        </w:tc>
        <w:tc>
          <w:tcPr>
            <w:tcW w:w="1700" w:type="dxa"/>
            <w:noWrap/>
            <w:vAlign w:val="center"/>
          </w:tcPr>
          <w:p w14:paraId="738CC00F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color w:val="000000"/>
                <w:sz w:val="18"/>
                <w:szCs w:val="18"/>
              </w:rPr>
              <w:t>22,026 (14.1%)</w:t>
            </w:r>
          </w:p>
        </w:tc>
      </w:tr>
      <w:tr w:rsidR="00704891" w:rsidRPr="00704891" w14:paraId="121D0FBE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13E8370A" w14:textId="26373DAB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 xml:space="preserve">Opioid consumed 6 weeks post-operatively (patient reported)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cmFjZTwvQXV0aG9yPjxZZWFyPjIwMTg8L1llYXI+PFJl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cmFjZTwvQXV0aG9yPjxZZWFyPjIwMTg8L1llYXI+PFJl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,3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4E943719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val="en-CA"/>
              </w:rPr>
            </w:pPr>
            <w:r w:rsidRPr="00704891">
              <w:rPr>
                <w:rFonts w:ascii="Arial" w:eastAsia="Times New Roman" w:hAnsi="Arial" w:cs="Arial"/>
                <w:color w:val="000000"/>
                <w:sz w:val="18"/>
                <w:szCs w:val="18"/>
                <w:lang w:val="en-CA"/>
              </w:rPr>
              <w:t>959 (0.6%)</w:t>
            </w:r>
          </w:p>
        </w:tc>
        <w:tc>
          <w:tcPr>
            <w:tcW w:w="1700" w:type="dxa"/>
            <w:noWrap/>
            <w:vAlign w:val="center"/>
          </w:tcPr>
          <w:p w14:paraId="2712AA54" w14:textId="77777777" w:rsidR="00704891" w:rsidRPr="00704891" w:rsidRDefault="00704891" w:rsidP="003B33A0">
            <w:pPr>
              <w:rPr>
                <w:rFonts w:ascii="Arial" w:eastAsia="Times New Roman" w:hAnsi="Arial" w:cs="Arial"/>
                <w:sz w:val="18"/>
                <w:szCs w:val="18"/>
                <w:lang w:val="en-CA"/>
              </w:rPr>
            </w:pPr>
            <w:r w:rsidRPr="00704891">
              <w:rPr>
                <w:rFonts w:ascii="Arial" w:eastAsia="Times New Roman" w:hAnsi="Arial" w:cs="Arial"/>
                <w:sz w:val="18"/>
                <w:szCs w:val="18"/>
                <w:lang w:val="en-CA"/>
              </w:rPr>
              <w:t>845 (0.5%)</w:t>
            </w:r>
          </w:p>
        </w:tc>
      </w:tr>
      <w:tr w:rsidR="00704891" w:rsidRPr="00704891" w14:paraId="2DF4F23D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FF19A7A" w14:textId="3B79CE8E" w:rsidR="00704891" w:rsidRPr="00704891" w:rsidRDefault="00704891" w:rsidP="003B33A0">
            <w:pPr>
              <w:ind w:left="180"/>
              <w:rPr>
                <w:rFonts w:ascii="Arial" w:hAnsi="Arial" w:cs="Arial"/>
                <w:sz w:val="20"/>
                <w:szCs w:val="20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at least one opioid prescription between 90 and 18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jaWVubmU8L0F1dGhvcj48WWVhcj4yMDE4PC9ZZWFy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jaWVubmU8L0F1dGhvcj48WWVhcj4yMDE4PC9ZZWFy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-8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72C02BD5" w14:textId="77777777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noWrap/>
            <w:vAlign w:val="center"/>
          </w:tcPr>
          <w:p w14:paraId="515E91C6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7,616 (4.7%)</w:t>
            </w:r>
          </w:p>
        </w:tc>
        <w:tc>
          <w:tcPr>
            <w:tcW w:w="1700" w:type="dxa"/>
            <w:noWrap/>
            <w:vAlign w:val="center"/>
          </w:tcPr>
          <w:p w14:paraId="340B3B76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7,063 (4.5%)</w:t>
            </w:r>
          </w:p>
        </w:tc>
      </w:tr>
      <w:tr w:rsidR="00704891" w:rsidRPr="00704891" w14:paraId="1A3EF289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28FDD5DE" w14:textId="6E8C504E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1) Filled prescription within 1 to 90 days after discharge; and 2) Filled at least one additional opioid prescription between 91 and 18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GFya2U8L0F1dGhvcj48WWVhcj4yMDE0PC9ZZWFyPjxS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GFya2U8L0F1dGhvcj48WWVhcj4yMDE0PC9ZZWFyPjxS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D0278F8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761 (3.5%)</w:t>
            </w:r>
          </w:p>
        </w:tc>
        <w:tc>
          <w:tcPr>
            <w:tcW w:w="1700" w:type="dxa"/>
            <w:noWrap/>
            <w:vAlign w:val="center"/>
          </w:tcPr>
          <w:p w14:paraId="52E79B55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355 (3.4%)</w:t>
            </w:r>
          </w:p>
        </w:tc>
      </w:tr>
      <w:tr w:rsidR="00704891" w:rsidRPr="00704891" w14:paraId="11A8715A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BEB1F66" w14:textId="7C783BD6" w:rsidR="00704891" w:rsidRPr="00704891" w:rsidRDefault="00704891" w:rsidP="003B33A0">
            <w:pPr>
              <w:ind w:left="180"/>
              <w:rPr>
                <w:rFonts w:ascii="Arial" w:hAnsi="Arial" w:cs="Arial"/>
                <w:sz w:val="20"/>
                <w:szCs w:val="20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1) Filled prescription within 30 days before surgery and 14 days after discharge; 2) Filled at least one additional opioid prescription between 90 and 18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b2huc29uPC9BdXRob3I+PFllYXI+MjAxNjwvWWVhcj48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b2huc29uPC9BdXRob3I+PFllYXI+MjAxNjwvWWVhcj48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-12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06207DA6" w14:textId="77777777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701" w:type="dxa"/>
            <w:noWrap/>
            <w:vAlign w:val="center"/>
          </w:tcPr>
          <w:p w14:paraId="27810ADE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685 (3.5%)</w:t>
            </w:r>
          </w:p>
        </w:tc>
        <w:tc>
          <w:tcPr>
            <w:tcW w:w="1700" w:type="dxa"/>
            <w:noWrap/>
            <w:vAlign w:val="center"/>
          </w:tcPr>
          <w:p w14:paraId="1C8ABE04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132 (3.3%)</w:t>
            </w:r>
          </w:p>
        </w:tc>
      </w:tr>
      <w:tr w:rsidR="00704891" w:rsidRPr="00704891" w14:paraId="6BF354D0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061151A1" w14:textId="61C7C21C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at least one opioid prescription overlapping 90 or 180 days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kZXN0cmFuZDwvQXV0aG9yPjxZZWFyPjIwMTU8L1ll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5kZXN0cmFuZDwvQXV0aG9yPjxZZWFyPjIwMTU8L1ll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61754F59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,854 (1.1%)</w:t>
            </w:r>
          </w:p>
        </w:tc>
        <w:tc>
          <w:tcPr>
            <w:tcW w:w="1700" w:type="dxa"/>
            <w:noWrap/>
            <w:vAlign w:val="center"/>
          </w:tcPr>
          <w:p w14:paraId="6C71FC92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,663 (1.1%)</w:t>
            </w:r>
          </w:p>
        </w:tc>
      </w:tr>
      <w:tr w:rsidR="00704891" w:rsidRPr="00704891" w14:paraId="4A87C7FC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1099F6E" w14:textId="3C771AB9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 xml:space="preserve">Opioid consumption at time of interview (180 days postoperatively)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VzbGluZzwvQXV0aG9yPjxZZWFyPjIwMTY8L1llYXI+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VzbGluZzwvQXV0aG9yPjxZZWFyPjIwMTY8L1llYXI+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,15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19362025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,061 (0.7%)</w:t>
            </w:r>
          </w:p>
        </w:tc>
        <w:tc>
          <w:tcPr>
            <w:tcW w:w="1700" w:type="dxa"/>
            <w:noWrap/>
            <w:vAlign w:val="center"/>
          </w:tcPr>
          <w:p w14:paraId="4C7BF58C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944 (0.6%)</w:t>
            </w:r>
          </w:p>
        </w:tc>
      </w:tr>
      <w:tr w:rsidR="00704891" w:rsidRPr="00704891" w14:paraId="3B1AD64F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560FFD5D" w14:textId="045CF18C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Opioid use, based on questionnaire, between 90 and 12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tark&lt;/Author&gt;&lt;Year&gt;2017&lt;/Year&gt;&lt;RecNum&gt;511&lt;/RecNum&gt;&lt;DisplayText&gt;&lt;style face="superscript"&gt;16&lt;/style&gt;&lt;/DisplayText&gt;&lt;record&gt;&lt;rec-number&gt;511&lt;/rec-number&gt;&lt;foreign-keys&gt;&lt;key app="EN" db-id="vawadfaz6xts0ke0tr3xwtp8tveas9a5r0wd" timestamp="1553808100"&gt;511&lt;/key&gt;&lt;/foreign-keys&gt;&lt;ref-type name="Journal Article"&gt;17&lt;/ref-type&gt;&lt;contributors&gt;&lt;authors&gt;&lt;author&gt;N. Stark&lt;/author&gt;&lt;author&gt;S. Kerr&lt;/author&gt;&lt;author&gt;J. Stevens&lt;/author&gt;&lt;/authors&gt;&lt;/contributors&gt;&lt;titles&gt;&lt;title&gt;Prevalence and predictors of persistent post-surgical opioid use: a prospective observational cohort study&lt;/title&gt;&lt;secondary-title&gt;Anaesthesia and intensive care&lt;/secondary-title&gt;&lt;/titles&gt;&lt;periodical&gt;&lt;full-title&gt;Anaesthesia and intensive care&lt;/full-title&gt;&lt;/periodical&gt;&lt;pages&gt;700&lt;/pages&gt;&lt;volume&gt;45&lt;/volume&gt;&lt;number&gt;6&lt;/number&gt;&lt;keywords&gt;&lt;keyword&gt;Adolescent,Adult,Aged,Aged, 80 and over,*Analgesics, Opioid/tu [Therapeutic Use],Female,Humans,Logistic Models,Male,Middle Aged,*Pain, Postoperative/dt [Drug Therapy],Prevalence,Prospective Studies,Young Adult&lt;/keyword&gt;&lt;/keywords&gt;&lt;dates&gt;&lt;year&gt;2017&lt;/year&gt;&lt;/dates&gt;&lt;pub-location&gt;Australia&lt;/pub-location&gt;&lt;isbn&gt;0310-057X,0310-057X&lt;/isbn&gt;&lt;urls&gt;&lt;/urls&gt;&lt;/record&gt;&lt;/Cite&gt;&lt;/EndNote&gt;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3E77CB6D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3,149 (1.9%)</w:t>
            </w:r>
          </w:p>
        </w:tc>
        <w:tc>
          <w:tcPr>
            <w:tcW w:w="1700" w:type="dxa"/>
            <w:noWrap/>
            <w:vAlign w:val="center"/>
          </w:tcPr>
          <w:p w14:paraId="14C3EAFE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,906 (1.9%)</w:t>
            </w:r>
          </w:p>
        </w:tc>
      </w:tr>
      <w:tr w:rsidR="00704891" w:rsidRPr="00704891" w14:paraId="7799ED11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0F9C6BD8" w14:textId="52678FCB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1) Filled prescription within 30 days before surgery and 30 days after discharge; 2) Filled at least one additional opioid prescription between 90 and 12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JjdXNhPC9BdXRob3I+PFllYXI+MjAxNzwvWWVhcj48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JjdXNhPC9BdXRob3I+PFllYXI+MjAxNzwvWWVhcj48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7EE1FA75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,359 (1.4%)</w:t>
            </w:r>
          </w:p>
        </w:tc>
        <w:tc>
          <w:tcPr>
            <w:tcW w:w="1700" w:type="dxa"/>
            <w:noWrap/>
            <w:vAlign w:val="center"/>
          </w:tcPr>
          <w:p w14:paraId="3E525529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,116 (1.4%)</w:t>
            </w:r>
          </w:p>
        </w:tc>
      </w:tr>
      <w:tr w:rsidR="00704891" w:rsidRPr="00704891" w14:paraId="3F4E5ADD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6728A9F2" w14:textId="39E43BBD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at least one opioid prescription between 90 and 365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WVsbGVyPC9BdXRob3I+PFllYXI+MjAxNzwvWWVhcj48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WVsbGVyPC9BdXRob3I+PFllYXI+MjAxNzwvWWVhcj48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1E0CA406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9,477 (11.9%)</w:t>
            </w:r>
          </w:p>
        </w:tc>
        <w:tc>
          <w:tcPr>
            <w:tcW w:w="1700" w:type="dxa"/>
            <w:noWrap/>
            <w:vAlign w:val="center"/>
          </w:tcPr>
          <w:p w14:paraId="65FD3E5D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8,284 (11.7%)</w:t>
            </w:r>
          </w:p>
        </w:tc>
      </w:tr>
      <w:tr w:rsidR="00704891" w:rsidRPr="00704891" w14:paraId="778AE1AC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3C00AB66" w14:textId="0D54EB89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&gt; 1 opioid prescription &gt;90 day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W5nPC9BdXRob3I+PFllYXI+MjAxNzwvWWVhcj48UmVj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W5nPC9BdXRob3I+PFllYXI+MjAxNzwvWWVhcj48UmVj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00BC3D1A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698 (3.5%)</w:t>
            </w:r>
          </w:p>
        </w:tc>
        <w:tc>
          <w:tcPr>
            <w:tcW w:w="1700" w:type="dxa"/>
            <w:noWrap/>
            <w:vAlign w:val="center"/>
          </w:tcPr>
          <w:p w14:paraId="5080C824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,192 (3.4%)</w:t>
            </w:r>
          </w:p>
        </w:tc>
      </w:tr>
      <w:tr w:rsidR="00704891" w:rsidRPr="00704891" w14:paraId="0D6AD6A4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26006B90" w14:textId="2FD029B8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within 60 days of the 1-year anniversary date (</w:t>
            </w:r>
            <w:proofErr w:type="spellStart"/>
            <w:r w:rsidRPr="00704891">
              <w:rPr>
                <w:rFonts w:ascii="Arial" w:hAnsi="Arial" w:cs="Arial"/>
                <w:sz w:val="20"/>
                <w:szCs w:val="20"/>
              </w:rPr>
              <w:t>eg</w:t>
            </w:r>
            <w:proofErr w:type="spellEnd"/>
            <w:r w:rsidRPr="00704891">
              <w:rPr>
                <w:rFonts w:ascii="Arial" w:hAnsi="Arial" w:cs="Arial"/>
                <w:sz w:val="20"/>
                <w:szCs w:val="20"/>
              </w:rPr>
              <w:t xml:space="preserve">, 305-425 days after the index date)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FtPC9BdXRob3I+PFllYXI+MjAxMjwvWWVhcj48UmVj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FtPC9BdXRob3I+PFllYXI+MjAxMjwvWWVhcj48UmVj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noWrap/>
            <w:vAlign w:val="center"/>
          </w:tcPr>
          <w:p w14:paraId="792B3253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0,130 (6.2%)</w:t>
            </w:r>
          </w:p>
        </w:tc>
        <w:tc>
          <w:tcPr>
            <w:tcW w:w="1700" w:type="dxa"/>
            <w:noWrap/>
            <w:vAlign w:val="center"/>
          </w:tcPr>
          <w:p w14:paraId="09369124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9,480 (6.1%)</w:t>
            </w:r>
          </w:p>
        </w:tc>
      </w:tr>
      <w:tr w:rsidR="00704891" w:rsidRPr="00704891" w14:paraId="39FB89C2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56B90CC5" w14:textId="39F82E04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Opioid use at 12-months (365 days) post-operativel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ugely&lt;/Author&gt;&lt;Year&gt;2018&lt;/Year&gt;&lt;RecNum&gt;518&lt;/RecNum&gt;&lt;DisplayText&gt;&lt;style face="superscript"&gt;21&lt;/style&gt;&lt;/DisplayText&gt;&lt;record&gt;&lt;rec-number&gt;518&lt;/rec-number&gt;&lt;foreign-keys&gt;&lt;key app="EN" db-id="vawadfaz6xts0ke0tr3xwtp8tveas9a5r0wd" timestamp="1553808100"&gt;518&lt;/key&gt;&lt;/foreign-keys&gt;&lt;ref-type name="Journal Article"&gt;17&lt;/ref-type&gt;&lt;contributors&gt;&lt;authors&gt;&lt;author&gt;Pugely, A. J.&lt;/author&gt;&lt;author&gt;Bedard, N. A.&lt;/author&gt;&lt;author&gt;Kalakoti, P.&lt;/author&gt;&lt;author&gt;Hendrickson, N. R.&lt;/author&gt;&lt;author&gt;Shillingford, J. N.&lt;/author&gt;&lt;author&gt;Laratta, J. L.&lt;/author&gt;&lt;author&gt;Saifi, C.&lt;/author&gt;&lt;author&gt;Lehman, R. A.&lt;/author&gt;&lt;author&gt;Riew, K. D.&lt;/author&gt;&lt;/authors&gt;&lt;/contributors&gt;&lt;auth-address&gt;A.J. Pugely, Department of Orthopedics and Rehabilitation, University of Iowa Hospitals and Clinics, 200 Hawkins Dr, Iowa City, IA 52242, United States. E-mail: andrew-pugely@uiowa.edu&lt;/auth-address&gt;&lt;titles&gt;&lt;title&gt;Opioid use following cervical spine surgery: trends and factors associated with long-term use&lt;/title&gt;&lt;secondary-title&gt;Spine Journal&lt;/secondary-title&gt;&lt;/titles&gt;&lt;periodical&gt;&lt;full-title&gt;Spine Journal&lt;/full-title&gt;&lt;/periodical&gt;&lt;keywords&gt;&lt;keyword&gt;adult,*arthrodesis,article,driver,drug dependence,drug withdrawal,female,human,low back pain,major clinical study,observational study,outcome assessment,postoperative period,*prescription,*register,retrospective study,risk assessment,*spine surgery,stud&lt;/keyword&gt;&lt;/keywords&gt;&lt;dates&gt;&lt;year&gt;2018&lt;/year&gt;&lt;/dates&gt;&lt;pub-location&gt;United States&lt;/pub-location&gt;&lt;publisher&gt;Elsevier Inc. (E-mail: usjcs@elsevier.com)&lt;/publisher&gt;&lt;isbn&gt;1529-9430,1878-1632&lt;/isbn&gt;&lt;urls&gt;&lt;related-urls&gt;&lt;url&gt;http://www.elsevier.com/locate/spinee&lt;/url&gt;&lt;/related-urls&gt;&lt;/urls&gt;&lt;electronic-resource-num&gt;http://dx.doi.org/10.1016/j.spinee.2018.03.018&lt;/electronic-resource-num&gt;&lt;/record&gt;&lt;/Cite&gt;&lt;/EndNote&gt;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142BCE71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,370 (0.8%)</w:t>
            </w:r>
          </w:p>
        </w:tc>
        <w:tc>
          <w:tcPr>
            <w:tcW w:w="1700" w:type="dxa"/>
            <w:noWrap/>
            <w:vAlign w:val="center"/>
          </w:tcPr>
          <w:p w14:paraId="6F9B759A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,247 (0.8%)</w:t>
            </w:r>
          </w:p>
        </w:tc>
      </w:tr>
      <w:tr w:rsidR="00704891" w:rsidRPr="00704891" w14:paraId="0B47E3D8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01E0B837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CA"/>
              </w:rPr>
              <w:t>Multiple Days of Prescribing</w:t>
            </w:r>
          </w:p>
        </w:tc>
        <w:tc>
          <w:tcPr>
            <w:tcW w:w="1701" w:type="dxa"/>
            <w:noWrap/>
          </w:tcPr>
          <w:p w14:paraId="2507B634" w14:textId="77777777" w:rsidR="00704891" w:rsidRPr="00704891" w:rsidRDefault="00704891" w:rsidP="003B33A0">
            <w:pPr>
              <w:rPr>
                <w:rFonts w:ascii="Arial" w:eastAsia="Times New Roman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700" w:type="dxa"/>
            <w:noWrap/>
          </w:tcPr>
          <w:p w14:paraId="33E5A06A" w14:textId="77777777" w:rsidR="00704891" w:rsidRPr="00704891" w:rsidRDefault="00704891" w:rsidP="003B33A0">
            <w:pPr>
              <w:rPr>
                <w:rFonts w:ascii="Arial" w:eastAsia="Times New Roman" w:hAnsi="Arial" w:cs="Arial"/>
                <w:sz w:val="20"/>
                <w:szCs w:val="20"/>
                <w:lang w:val="en-CA"/>
              </w:rPr>
            </w:pPr>
          </w:p>
        </w:tc>
      </w:tr>
      <w:tr w:rsidR="00704891" w:rsidRPr="00704891" w14:paraId="661B2341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5FFC8712" w14:textId="71004210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Filled at 3 distinct time points: 1) 28 to 56 days, 2) 90 to 180 days, and 3) 300 to 365 days after surgery (or first two time intervals if the patient had an event (death and/or graft loss) between three and 12 months)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xzaHJlc3RoYTwvQXV0aG9yPjxZZWFyPjIwMTQ8L1ll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xzaHJlc3RoYTwvQXV0aG9yPjxZZWFyPjIwMTQ8L1ll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75D6A0D1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30(0.1%)</w:t>
            </w:r>
          </w:p>
        </w:tc>
        <w:tc>
          <w:tcPr>
            <w:tcW w:w="1700" w:type="dxa"/>
            <w:noWrap/>
            <w:vAlign w:val="center"/>
          </w:tcPr>
          <w:p w14:paraId="45E4659D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76 (0.1%)</w:t>
            </w:r>
          </w:p>
        </w:tc>
      </w:tr>
      <w:tr w:rsidR="00704891" w:rsidRPr="00704891" w14:paraId="0E62342F" w14:textId="77777777" w:rsidTr="003B33A0">
        <w:trPr>
          <w:trHeight w:val="20"/>
        </w:trPr>
        <w:tc>
          <w:tcPr>
            <w:tcW w:w="5949" w:type="dxa"/>
            <w:noWrap/>
          </w:tcPr>
          <w:p w14:paraId="3A24720B" w14:textId="38DD8FCB" w:rsidR="00704891" w:rsidRPr="00704891" w:rsidRDefault="00704891" w:rsidP="003B33A0">
            <w:pPr>
              <w:ind w:left="173"/>
              <w:rPr>
                <w:rFonts w:ascii="Arial" w:hAnsi="Arial" w:cs="Arial"/>
                <w:sz w:val="20"/>
                <w:szCs w:val="20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60 days of non-continuous prescriptions filled (within 275 days, excluding the first 90 days)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W50PC9BdXRob3I+PFllYXI+MjAxOTwvWWVhcj48UmVj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W50PC9BdXRob3I+PFllYXI+MjAxOTwvWWVhcj48UmVj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337EC62" w14:textId="77777777" w:rsidR="00704891" w:rsidRPr="00704891" w:rsidRDefault="00704891" w:rsidP="003B33A0">
            <w:pPr>
              <w:rPr>
                <w:rFonts w:ascii="Arial" w:hAnsi="Arial" w:cs="Arial"/>
                <w:sz w:val="18"/>
                <w:szCs w:val="18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072(0.6%)</w:t>
            </w:r>
          </w:p>
        </w:tc>
        <w:tc>
          <w:tcPr>
            <w:tcW w:w="1700" w:type="dxa"/>
            <w:noWrap/>
            <w:vAlign w:val="center"/>
          </w:tcPr>
          <w:p w14:paraId="33744405" w14:textId="77777777" w:rsidR="00704891" w:rsidRPr="00704891" w:rsidRDefault="00704891" w:rsidP="003B33A0">
            <w:pPr>
              <w:rPr>
                <w:rFonts w:ascii="Arial" w:hAnsi="Arial" w:cs="Arial"/>
                <w:sz w:val="18"/>
                <w:szCs w:val="18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919 (0.6%)</w:t>
            </w:r>
          </w:p>
        </w:tc>
      </w:tr>
      <w:tr w:rsidR="00704891" w:rsidRPr="00704891" w14:paraId="67364365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6878A3AC" w14:textId="5ADD403B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90 days of continuous use or at least 120 days of non-continuous use (within 275 days, excluding the first 90 days)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5zZW48L0F1dGhvcj48WWVhcj4yMDE3PC9ZZWFyPjxS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5zZW48L0F1dGhvcj48WWVhcj4yMDE3PC9ZZWFyPjxS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,25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772BEAF4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461 (0.3%)</w:t>
            </w:r>
          </w:p>
        </w:tc>
        <w:tc>
          <w:tcPr>
            <w:tcW w:w="1700" w:type="dxa"/>
            <w:noWrap/>
            <w:vAlign w:val="center"/>
          </w:tcPr>
          <w:p w14:paraId="6AE17AF0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388 (0.2%)</w:t>
            </w:r>
          </w:p>
        </w:tc>
      </w:tr>
      <w:tr w:rsidR="00704891" w:rsidRPr="00704891" w14:paraId="6AB67805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27C45D6C" w14:textId="43E0476E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Prescribed opioids for &gt;6 contiguous months after surgery (followed for 24 months post-operatively)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pdHplcjwvQXV0aG9yPjxZZWFyPjIwMTc8L1llYXI+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pdHplcjwvQXV0aG9yPjxZZWFyPjIwMTc8L1llYXI+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3340C902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72 (0.0%)</w:t>
            </w:r>
          </w:p>
        </w:tc>
        <w:tc>
          <w:tcPr>
            <w:tcW w:w="1700" w:type="dxa"/>
            <w:noWrap/>
            <w:vAlign w:val="center"/>
          </w:tcPr>
          <w:p w14:paraId="576C2439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6 (0.0%)</w:t>
            </w:r>
          </w:p>
        </w:tc>
      </w:tr>
      <w:tr w:rsidR="00704891" w:rsidRPr="00704891" w14:paraId="72ECE93A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527456F" w14:textId="2BC838C3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Patient reported continuous consumption of opioid (with no gaps &gt;5 days) in the 150 days after discharge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Jyb2xsPC9BdXRob3I+PFllYXI+MjAxMjwvWWVhcj48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Jyb2xsPC9BdXRob3I+PFllYXI+MjAxMjwvWWVhcj48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7E9FA98F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&lt;5 (0%)</w:t>
            </w:r>
          </w:p>
        </w:tc>
        <w:tc>
          <w:tcPr>
            <w:tcW w:w="1700" w:type="dxa"/>
            <w:noWrap/>
            <w:vAlign w:val="center"/>
          </w:tcPr>
          <w:p w14:paraId="4E38C511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&lt;5(0%)</w:t>
            </w:r>
          </w:p>
        </w:tc>
      </w:tr>
      <w:tr w:rsidR="00704891" w:rsidRPr="00704891" w14:paraId="269E9CDA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05BC3DED" w14:textId="151AB818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Opioids prescribed uninterrupted for greater than 3 months after surgery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pldDwvQXV0aG9yPjxZZWFyPjIwMTQ8L1llYXI+PFJl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pldDwvQXV0aG9yPjxZZWFyPjIwMTQ8L1llYXI+PFJl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1A05749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0 (0%)</w:t>
            </w:r>
          </w:p>
        </w:tc>
        <w:tc>
          <w:tcPr>
            <w:tcW w:w="1700" w:type="dxa"/>
            <w:noWrap/>
            <w:vAlign w:val="center"/>
          </w:tcPr>
          <w:p w14:paraId="1F41491D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0 (0%)</w:t>
            </w:r>
          </w:p>
        </w:tc>
      </w:tr>
      <w:tr w:rsidR="00704891" w:rsidRPr="00704891" w14:paraId="7545D372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2DF41D54" w14:textId="7F1DFD35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Continuously filled prescriptions (with no gaps &gt;14 days) in the 12 months after discharge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RsYW5kc215dGg8L0F1dGhvcj48WWVhcj4yMDE4PC9Z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RsYW5kc215dGg8L0F1dGhvcj48WWVhcj4yMDE4PC9Z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0915F9F5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10 (0.01%)</w:t>
            </w:r>
          </w:p>
        </w:tc>
        <w:tc>
          <w:tcPr>
            <w:tcW w:w="1700" w:type="dxa"/>
            <w:noWrap/>
            <w:vAlign w:val="center"/>
          </w:tcPr>
          <w:p w14:paraId="2B22E8B3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&lt;6 (0.0%)</w:t>
            </w:r>
          </w:p>
        </w:tc>
      </w:tr>
      <w:tr w:rsidR="00704891" w:rsidRPr="00704891" w14:paraId="527F5384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12CDB401" w14:textId="7F0082D5" w:rsidR="00704891" w:rsidRPr="00704891" w:rsidRDefault="00704891" w:rsidP="003B33A0">
            <w:pPr>
              <w:ind w:left="173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lastRenderedPageBreak/>
              <w:t xml:space="preserve">Sustained opioid use was defined as a consistently filled prescription beginning within 30 days of hospital discharge and continuing with no more than 30 days elapsing between prescription refills until 6 months post-operatively.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vZW5mZWxkPC9BdXRob3I+PFllYXI+MjAxNzwvWWVh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vZW5mZWxkPC9BdXRob3I+PFllYXI+MjAxNzwvWWVh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787F39F1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93 (0.1%)</w:t>
            </w:r>
          </w:p>
        </w:tc>
        <w:tc>
          <w:tcPr>
            <w:tcW w:w="1700" w:type="dxa"/>
            <w:noWrap/>
            <w:vAlign w:val="center"/>
          </w:tcPr>
          <w:p w14:paraId="43DEB981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64 (0.1%)</w:t>
            </w:r>
          </w:p>
        </w:tc>
      </w:tr>
      <w:tr w:rsidR="00704891" w:rsidRPr="00704891" w14:paraId="543F48D1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9B3DDFE" w14:textId="77777777" w:rsidR="00704891" w:rsidRPr="00704891" w:rsidRDefault="00704891" w:rsidP="003B33A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CA"/>
              </w:rPr>
              <w:t>Combination</w:t>
            </w:r>
          </w:p>
        </w:tc>
        <w:tc>
          <w:tcPr>
            <w:tcW w:w="1701" w:type="dxa"/>
            <w:noWrap/>
          </w:tcPr>
          <w:p w14:paraId="045860D3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700" w:type="dxa"/>
            <w:noWrap/>
          </w:tcPr>
          <w:p w14:paraId="4D872265" w14:textId="77777777" w:rsidR="00704891" w:rsidRPr="00704891" w:rsidRDefault="00704891" w:rsidP="003B33A0">
            <w:pPr>
              <w:rPr>
                <w:rFonts w:ascii="Arial" w:eastAsia="Times New Roman" w:hAnsi="Arial" w:cs="Arial"/>
                <w:sz w:val="20"/>
                <w:szCs w:val="20"/>
                <w:lang w:val="en-CA"/>
              </w:rPr>
            </w:pPr>
          </w:p>
        </w:tc>
      </w:tr>
      <w:tr w:rsidR="00704891" w:rsidRPr="00704891" w14:paraId="7BE0B733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1AD968BF" w14:textId="6E354D6F" w:rsidR="00704891" w:rsidRPr="00704891" w:rsidRDefault="00704891" w:rsidP="003B33A0">
            <w:pPr>
              <w:ind w:left="180"/>
              <w:rPr>
                <w:rFonts w:ascii="Arial" w:hAnsi="Arial" w:cs="Arial"/>
                <w:sz w:val="20"/>
                <w:szCs w:val="20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 xml:space="preserve">1) 10 or more prescriptions; or 2) &gt;120 days’ supply within the first year of surgery (excluding the first 90 postoperative days)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W48L0F1dGhvcj48WWVhcj4yMDE3PC9ZZWFyPjxSZWNO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W48L0F1dGhvcj48WWVhcj4yMDE3PC9ZZWFyPjxSZWNO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-33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19433AA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09 (0.3%)</w:t>
            </w:r>
          </w:p>
        </w:tc>
        <w:tc>
          <w:tcPr>
            <w:tcW w:w="1700" w:type="dxa"/>
            <w:noWrap/>
            <w:vAlign w:val="center"/>
          </w:tcPr>
          <w:p w14:paraId="4D8ED726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428 (0.3%)</w:t>
            </w:r>
          </w:p>
        </w:tc>
      </w:tr>
      <w:tr w:rsidR="00704891" w:rsidRPr="00704891" w14:paraId="6C0BF4B6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76E11D07" w14:textId="6D0431FE" w:rsidR="00704891" w:rsidRPr="00704891" w:rsidRDefault="00704891" w:rsidP="003B33A0">
            <w:pPr>
              <w:ind w:left="180"/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 xml:space="preserve">1) ≥10 opioid prescriptions (over ≥90 days); or 2) ≥120 total days’ supply dispensed (within 330 days, excluding the first 30 days) 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ViZWw8L0F1dGhvcj48WWVhcj4yMDE0PC9ZZWFyPjxS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ViZWw8L0F1dGhvcj48WWVhcj4yMDE0PC9ZZWFyPjxS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</w:fldData>
              </w:fldChar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04891">
              <w:rPr>
                <w:rFonts w:ascii="Arial" w:hAnsi="Arial" w:cs="Arial"/>
                <w:sz w:val="20"/>
                <w:szCs w:val="20"/>
              </w:rPr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,35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35239F56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86 (0.2%)</w:t>
            </w:r>
          </w:p>
        </w:tc>
        <w:tc>
          <w:tcPr>
            <w:tcW w:w="1700" w:type="dxa"/>
            <w:noWrap/>
            <w:vAlign w:val="center"/>
          </w:tcPr>
          <w:p w14:paraId="32A48195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236 (0.2%)</w:t>
            </w:r>
          </w:p>
        </w:tc>
      </w:tr>
      <w:tr w:rsidR="00704891" w:rsidRPr="00704891" w14:paraId="073F9878" w14:textId="77777777" w:rsidTr="003B33A0">
        <w:trPr>
          <w:trHeight w:val="20"/>
        </w:trPr>
        <w:tc>
          <w:tcPr>
            <w:tcW w:w="5949" w:type="dxa"/>
            <w:noWrap/>
            <w:hideMark/>
          </w:tcPr>
          <w:p w14:paraId="21B7E42D" w14:textId="66382502" w:rsidR="00704891" w:rsidRPr="00704891" w:rsidRDefault="00704891" w:rsidP="003B33A0">
            <w:pPr>
              <w:ind w:left="180"/>
              <w:rPr>
                <w:rFonts w:ascii="Arial" w:hAnsi="Arial" w:cs="Arial"/>
                <w:sz w:val="20"/>
                <w:szCs w:val="20"/>
              </w:rPr>
            </w:pPr>
            <w:r w:rsidRPr="00704891">
              <w:rPr>
                <w:rFonts w:ascii="Arial" w:hAnsi="Arial" w:cs="Arial"/>
                <w:sz w:val="20"/>
                <w:szCs w:val="20"/>
              </w:rPr>
              <w:t>1) Filled prescription within 15 to 90 days after discharge and filled at least one additional opioid prescription between 91 and 180 days after surgery; and, 2) either A) 1150 OMEs total dose OR B) 39 days supplied and 2 filled prescriptions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04891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wenson&lt;/Author&gt;&lt;Year&gt;2018&lt;/Year&gt;&lt;RecNum&gt;513&lt;/RecNum&gt;&lt;DisplayText&gt;&lt;style face="superscript"&gt;36&lt;/style&gt;&lt;/DisplayText&gt;&lt;record&gt;&lt;rec-number&gt;513&lt;/rec-number&gt;&lt;foreign-keys&gt;&lt;key app="EN" db-id="vawadfaz6xts0ke0tr3xwtp8tveas9a5r0wd" timestamp="1553808100"&gt;513&lt;/key&gt;&lt;/foreign-keys&gt;&lt;ref-type name="Journal Article"&gt;17&lt;/ref-type&gt;&lt;contributors&gt;&lt;authors&gt;&lt;author&gt;Swenson, C. W.&lt;/author&gt;&lt;author&gt;Seiler, K.&lt;/author&gt;&lt;author&gt;Kamdar, N.&lt;/author&gt;&lt;author&gt;Morgan, D.&lt;/author&gt;&lt;/authors&gt;&lt;/contributors&gt;&lt;auth-address&gt;C.W. Swenson, University of Michigan, Ann Arbor, MI, United States&lt;/auth-address&gt;&lt;titles&gt;&lt;title&gt;Prevalence of new persistent opioid use among opioid naive women undergoing hysterectomy&lt;/title&gt;&lt;secondary-title&gt;American Journal of Obstetrics and Gynecology&lt;/secondary-title&gt;&lt;tertiary-title&gt;44th Annual Meeting of the Society Of Gynecologic Surgeons, SGS 2018. United States.&lt;/tertiary-title&gt;&lt;/titles&gt;&lt;periodical&gt;&lt;full-title&gt;American Journal of Obstetrics and Gynecology&lt;/full-title&gt;&lt;/periodical&gt;&lt;pages&gt;S885&lt;/pages&gt;&lt;volume&gt;218&lt;/volume&gt;&lt;number&gt;2 Supplement 2&lt;/number&gt;&lt;keywords&gt;&lt;keyword&gt;adult,age,anesthesia,anxiety,bivariate analysis,Black person,*cancer surgery,chronic pain,Current Procedural Terminology,depression,diagnosis,disease simulation,education,female,female genital tract cancer,human,*hysterectomy,International Classificatio&lt;/keyword&gt;&lt;/keywords&gt;&lt;dates&gt;&lt;year&gt;2018&lt;/year&gt;&lt;/dates&gt;&lt;pub-location&gt;Netherlands&lt;/pub-location&gt;&lt;publisher&gt;Mosby Inc.&lt;/publisher&gt;&lt;isbn&gt;1097-6868&lt;/isbn&gt;&lt;urls&gt;&lt;/urls&gt;&lt;/record&gt;&lt;/Cite&gt;&lt;/EndNote&gt;</w:instrTex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04891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</w:t>
            </w:r>
            <w:r w:rsidRPr="0070489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noWrap/>
            <w:vAlign w:val="center"/>
          </w:tcPr>
          <w:p w14:paraId="26B96824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535 (0.3%)</w:t>
            </w:r>
          </w:p>
        </w:tc>
        <w:tc>
          <w:tcPr>
            <w:tcW w:w="1700" w:type="dxa"/>
            <w:noWrap/>
            <w:vAlign w:val="center"/>
          </w:tcPr>
          <w:p w14:paraId="31DD0618" w14:textId="77777777" w:rsidR="00704891" w:rsidRPr="00704891" w:rsidRDefault="00704891" w:rsidP="003B33A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CA"/>
              </w:rPr>
            </w:pPr>
            <w:r w:rsidRPr="00704891">
              <w:rPr>
                <w:rFonts w:ascii="Arial" w:hAnsi="Arial" w:cs="Arial"/>
                <w:sz w:val="18"/>
                <w:szCs w:val="18"/>
              </w:rPr>
              <w:t>420 (0.3%)</w:t>
            </w:r>
          </w:p>
        </w:tc>
      </w:tr>
    </w:tbl>
    <w:p w14:paraId="35E48577" w14:textId="77777777" w:rsidR="00704891" w:rsidRPr="00704891" w:rsidRDefault="00704891">
      <w:pPr>
        <w:rPr>
          <w:rFonts w:ascii="Arial" w:hAnsi="Arial" w:cs="Arial"/>
        </w:rPr>
      </w:pPr>
    </w:p>
    <w:p w14:paraId="39F117AE" w14:textId="77777777" w:rsidR="00704891" w:rsidRPr="00704891" w:rsidRDefault="00704891">
      <w:pPr>
        <w:rPr>
          <w:rFonts w:ascii="Arial" w:hAnsi="Arial" w:cs="Arial"/>
          <w:b/>
          <w:bCs/>
        </w:rPr>
      </w:pPr>
      <w:r w:rsidRPr="00704891">
        <w:rPr>
          <w:rFonts w:ascii="Arial" w:hAnsi="Arial" w:cs="Arial"/>
          <w:b/>
          <w:bCs/>
        </w:rPr>
        <w:br w:type="page"/>
      </w:r>
    </w:p>
    <w:p w14:paraId="43E68E8F" w14:textId="17E1511A" w:rsidR="00704891" w:rsidRPr="00704891" w:rsidRDefault="00704891">
      <w:pPr>
        <w:rPr>
          <w:rFonts w:ascii="Arial" w:hAnsi="Arial" w:cs="Arial"/>
          <w:b/>
          <w:bCs/>
        </w:rPr>
      </w:pPr>
      <w:r w:rsidRPr="00704891">
        <w:rPr>
          <w:rFonts w:ascii="Arial" w:hAnsi="Arial" w:cs="Arial"/>
          <w:b/>
          <w:bCs/>
        </w:rPr>
        <w:lastRenderedPageBreak/>
        <w:t>Works Cited</w:t>
      </w:r>
    </w:p>
    <w:p w14:paraId="0C720CE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</w:rPr>
        <w:fldChar w:fldCharType="begin"/>
      </w:r>
      <w:r w:rsidRPr="00704891">
        <w:rPr>
          <w:rFonts w:ascii="Arial" w:hAnsi="Arial" w:cs="Arial"/>
        </w:rPr>
        <w:instrText xml:space="preserve"> ADDIN EN.REFLIST </w:instrText>
      </w:r>
      <w:r w:rsidRPr="00704891">
        <w:rPr>
          <w:rFonts w:ascii="Arial" w:hAnsi="Arial" w:cs="Arial"/>
        </w:rPr>
        <w:fldChar w:fldCharType="separate"/>
      </w:r>
      <w:r w:rsidRPr="00704891">
        <w:rPr>
          <w:rFonts w:ascii="Arial" w:hAnsi="Arial" w:cs="Arial"/>
          <w:noProof/>
        </w:rPr>
        <w:t>1.</w:t>
      </w:r>
      <w:r w:rsidRPr="00704891">
        <w:rPr>
          <w:rFonts w:ascii="Arial" w:hAnsi="Arial" w:cs="Arial"/>
          <w:noProof/>
        </w:rPr>
        <w:tab/>
        <w:t>Stafford C, Francone T, Roberts PL, Ricciardi R: What factors are associated with increased risk for prolonged postoperative opioid usage after colorectal surgery? Surg Endosc 2018; 0: 0-0</w:t>
      </w:r>
    </w:p>
    <w:p w14:paraId="4F5F0CB3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.</w:t>
      </w:r>
      <w:r w:rsidRPr="00704891">
        <w:rPr>
          <w:rFonts w:ascii="Arial" w:hAnsi="Arial" w:cs="Arial"/>
          <w:noProof/>
        </w:rPr>
        <w:tab/>
        <w:t>Grace TR, Khanna K, Choo KJ, Croci R, Feeley BT, Ma CB, Zhang AL: The influence of preoperative opioid use on inpatient opioid requirements and discharge prescriptions after primary shoulder arthroplasty. Journal of Shoulder and Elbow Surgery 2018</w:t>
      </w:r>
    </w:p>
    <w:p w14:paraId="08763AAD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.</w:t>
      </w:r>
      <w:r w:rsidRPr="00704891">
        <w:rPr>
          <w:rFonts w:ascii="Arial" w:hAnsi="Arial" w:cs="Arial"/>
          <w:noProof/>
        </w:rPr>
        <w:tab/>
        <w:t>Hernandez NM, Parry JA, Mabry TM, Taunton MJ: Patients at Risk: Preoperative Opioid Use Affects Opioid Prescribing, Refills, and Outcomes After Total Knee Arthroplasty. Journal of Arthroplasty. 2018</w:t>
      </w:r>
    </w:p>
    <w:p w14:paraId="770C617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4.</w:t>
      </w:r>
      <w:r w:rsidRPr="00704891">
        <w:rPr>
          <w:rFonts w:ascii="Arial" w:hAnsi="Arial" w:cs="Arial"/>
          <w:noProof/>
        </w:rPr>
        <w:tab/>
        <w:t>Cancienne JM, Patel KJ, Browne JA, Werner BC: Narcotic Use and Total Knee Arthroplasty. Journal of Arthroplasty 2018; 33: 113-118</w:t>
      </w:r>
    </w:p>
    <w:p w14:paraId="2EA455F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5.</w:t>
      </w:r>
      <w:r w:rsidRPr="00704891">
        <w:rPr>
          <w:rFonts w:ascii="Arial" w:hAnsi="Arial" w:cs="Arial"/>
          <w:noProof/>
        </w:rPr>
        <w:tab/>
        <w:t>Qureshi R, Werner B, Puvanesarajah V, Horowitz JA, Jain A, Sciubba D, Shen F, Hassanzadeh H: Factors Affecting Long-Term Postoperative Narcotic Use in Discectomy Patients. World Neurosurgery 2018; 31: 31</w:t>
      </w:r>
    </w:p>
    <w:p w14:paraId="6FE5572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6.</w:t>
      </w:r>
      <w:r w:rsidRPr="00704891">
        <w:rPr>
          <w:rFonts w:ascii="Arial" w:hAnsi="Arial" w:cs="Arial"/>
          <w:noProof/>
        </w:rPr>
        <w:tab/>
        <w:t>Ladha KS, Patorno E, Liu J, Bateman BT: Impact of Perioperative Epidural Placement on Postdischarge Opioid Use in Patients Undergoing Abdominal Surgery. Anesthesiology 2016; 124: 396-403</w:t>
      </w:r>
    </w:p>
    <w:p w14:paraId="1D378F6D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7.</w:t>
      </w:r>
      <w:r w:rsidRPr="00704891">
        <w:rPr>
          <w:rFonts w:ascii="Arial" w:hAnsi="Arial" w:cs="Arial"/>
          <w:noProof/>
        </w:rPr>
        <w:tab/>
        <w:t>Holman JE, Stoddard GJ, Higgins TF: Rates of prescription opiate use before and after injury in patients with orthopaedic trauma and the risk factors for prolonged opiate use. Journal of Bone &amp; Joint Surgery - American Volume 2013; 95: 1075-80</w:t>
      </w:r>
    </w:p>
    <w:p w14:paraId="5134D761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8.</w:t>
      </w:r>
      <w:r w:rsidRPr="00704891">
        <w:rPr>
          <w:rFonts w:ascii="Arial" w:hAnsi="Arial" w:cs="Arial"/>
          <w:noProof/>
        </w:rPr>
        <w:tab/>
        <w:t>Holman JE, Stoddard GJ, Horwitz DS, Higgins TF: The effect of preoperative counseling on duration of postoperative opiate use in orthopaedic trauma surgery: a surgeon-based comparative cohort study. Journal of Orthopaedic Trauma 2014; 28: 502-6</w:t>
      </w:r>
    </w:p>
    <w:p w14:paraId="766DDB72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9.</w:t>
      </w:r>
      <w:r w:rsidRPr="00704891">
        <w:rPr>
          <w:rFonts w:ascii="Arial" w:hAnsi="Arial" w:cs="Arial"/>
          <w:noProof/>
        </w:rPr>
        <w:tab/>
        <w:t>Clarke H, Soneji N, Ko DT, Yun L, Wijeysundera DN: Rates and risk factors for prolonged opioid use after major surgery: population based cohort study. BMJ 2014; 348: g1251</w:t>
      </w:r>
    </w:p>
    <w:p w14:paraId="2D9B8DC5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0.</w:t>
      </w:r>
      <w:r w:rsidRPr="00704891">
        <w:rPr>
          <w:rFonts w:ascii="Arial" w:hAnsi="Arial" w:cs="Arial"/>
          <w:noProof/>
        </w:rPr>
        <w:tab/>
        <w:t>Johnson SP, Chung KC, Zhong L, Shauver MJ, Engelsbe MJ, Brummett C, Waljee JF: Risk of Prolonged Opioid Use Among Opioid-Naive Patients Following Common Hand Surgery Procedures. Journal of Hand Surgery 2016; 41: 947-957.e3</w:t>
      </w:r>
    </w:p>
    <w:p w14:paraId="01A4DF24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1.</w:t>
      </w:r>
      <w:r w:rsidRPr="00704891">
        <w:rPr>
          <w:rFonts w:ascii="Arial" w:hAnsi="Arial" w:cs="Arial"/>
          <w:noProof/>
        </w:rPr>
        <w:tab/>
        <w:t>Lee JS, Hu HM, Edelman AL, Brummett CM, Englesbe MJ, Waljee JF, Smerage JB, Griggs JJ, Nathan H, Jeruss JS, Dossett LA: New Persistent Opioid Use Among Patients With Cancer After Curative-Intent Surgery. J Clin Oncol 2017; 35: 4042-4049</w:t>
      </w:r>
    </w:p>
    <w:p w14:paraId="02EAF8D1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2.</w:t>
      </w:r>
      <w:r w:rsidRPr="00704891">
        <w:rPr>
          <w:rFonts w:ascii="Arial" w:hAnsi="Arial" w:cs="Arial"/>
          <w:noProof/>
        </w:rPr>
        <w:tab/>
        <w:t>Brummett CM, Waljee JF, Goesling J, Moser S, Lin P, Englesbe MJ, Bohnert ASB, Kheterpal S, Nallamothu BK: New Persistent Opioid Use After Minor and Major Surgical Procedures in US Adults. JAMA Surg 2017; 152: e170504</w:t>
      </w:r>
    </w:p>
    <w:p w14:paraId="24EED59C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3.</w:t>
      </w:r>
      <w:r w:rsidRPr="00704891">
        <w:rPr>
          <w:rFonts w:ascii="Arial" w:hAnsi="Arial" w:cs="Arial"/>
          <w:noProof/>
        </w:rPr>
        <w:tab/>
        <w:t>Lindestrand AG, Christiansen ML, Jantzen C, van der Mark S, Andersen SE: Opioids in hip fracture patients: an analysis of mortality and post hospital opioid use. Injury 2015; 46: 1341-5</w:t>
      </w:r>
    </w:p>
    <w:p w14:paraId="6C365B7E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4.</w:t>
      </w:r>
      <w:r w:rsidRPr="00704891">
        <w:rPr>
          <w:rFonts w:ascii="Arial" w:hAnsi="Arial" w:cs="Arial"/>
          <w:noProof/>
        </w:rPr>
        <w:tab/>
        <w:t>Goesling J, Moser SE, Zaidi B, Hassett AL, Hilliard P, Hallstrom B, Clauw DJ, Brummett CM: Trends and predictors of opioid use after total knee and total hip arthroplasty. Pain 2016; 157: 1259-65</w:t>
      </w:r>
    </w:p>
    <w:p w14:paraId="69B90AD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lastRenderedPageBreak/>
        <w:t>15.</w:t>
      </w:r>
      <w:r w:rsidRPr="00704891">
        <w:rPr>
          <w:rFonts w:ascii="Arial" w:hAnsi="Arial" w:cs="Arial"/>
          <w:noProof/>
        </w:rPr>
        <w:tab/>
        <w:t>Kim KY, Anoushiravani AA, Chen KK, Roof M, Long WJ, Schwarzkopf R: Preoperative Chronic Opioid Users in Total Knee Arthroplasty-Which Patients Persistently Abuse Opiates Following Surgery? Journal of Arthroplasty 2018; 33: 107-112</w:t>
      </w:r>
    </w:p>
    <w:p w14:paraId="39C2320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6.</w:t>
      </w:r>
      <w:r w:rsidRPr="00704891">
        <w:rPr>
          <w:rFonts w:ascii="Arial" w:hAnsi="Arial" w:cs="Arial"/>
          <w:noProof/>
        </w:rPr>
        <w:tab/>
        <w:t>Stark N, Kerr S, Stevens J: Prevalence and predictors of persistent post-surgical opioid use: a prospective observational cohort study. Anaesthesia and intensive care 2017; 45: 700</w:t>
      </w:r>
    </w:p>
    <w:p w14:paraId="7594694A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7.</w:t>
      </w:r>
      <w:r w:rsidRPr="00704891">
        <w:rPr>
          <w:rFonts w:ascii="Arial" w:hAnsi="Arial" w:cs="Arial"/>
          <w:noProof/>
        </w:rPr>
        <w:tab/>
        <w:t>Marcusa DP, Mann RA, Cron DC, Fillinger BR, Rzepecki AK, Kozlow JH, Momoh A, Englesbe M, Brummett C, Waljee JF: Prescription Opioid Use among Opioid-Naive Women Undergoing Immediate Breast Reconstruction. Plast Reconstr Surg 2017; 140: 1081-1090</w:t>
      </w:r>
    </w:p>
    <w:p w14:paraId="08C80D9B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8.</w:t>
      </w:r>
      <w:r w:rsidRPr="00704891">
        <w:rPr>
          <w:rFonts w:ascii="Arial" w:hAnsi="Arial" w:cs="Arial"/>
          <w:noProof/>
        </w:rPr>
        <w:tab/>
        <w:t>Mueller KG, Memtsoudis SG, Mariano ER, Baker LC, Mackey S, Sun EC: Lack of Association Between the Use of Nerve Blockade and the Risk of Persistent Opioid Use Among Patients Undergoing Shoulder Arthroplasty: Evidence From the Marketscan Database. Anesth Analg 2017; 125: 1014-1020</w:t>
      </w:r>
    </w:p>
    <w:p w14:paraId="61876CC8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19.</w:t>
      </w:r>
      <w:r w:rsidRPr="00704891">
        <w:rPr>
          <w:rFonts w:ascii="Arial" w:hAnsi="Arial" w:cs="Arial"/>
          <w:noProof/>
        </w:rPr>
        <w:tab/>
        <w:t>Pang J, Tringale KR, Tapia VJ, Moss WJ, May ME, Furnish T, Barnachea L, Brumund KT, Sacco AG, Weisman RA, Nguyen QT, Harris JP, Coffey CS, Califano JA, 3rd: Chronic Opioid Use Following Surgery for Oral Cavity Cancer. JAMA Otolaryngol Head Neck Surg 2017; 143: 1187-1194</w:t>
      </w:r>
    </w:p>
    <w:p w14:paraId="7A456923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0.</w:t>
      </w:r>
      <w:r w:rsidRPr="00704891">
        <w:rPr>
          <w:rFonts w:ascii="Arial" w:hAnsi="Arial" w:cs="Arial"/>
          <w:noProof/>
        </w:rPr>
        <w:tab/>
        <w:t>Alam A, Gomes T, Zheng H, Mamdani MM, Juurlink DN, Bell CM: Long-term analgesic use after low-risk surgery: a retrospective cohort study. Arch Intern Med 2012; 172: 425-30</w:t>
      </w:r>
    </w:p>
    <w:p w14:paraId="63E5C8B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1.</w:t>
      </w:r>
      <w:r w:rsidRPr="00704891">
        <w:rPr>
          <w:rFonts w:ascii="Arial" w:hAnsi="Arial" w:cs="Arial"/>
          <w:noProof/>
        </w:rPr>
        <w:tab/>
        <w:t>Pugely AJ, Bedard NA, Kalakoti P, Hendrickson NR, Shillingford JN, Laratta JL, Saifi C, Lehman RA, Riew KD: Opioid use following cervical spine surgery: trends and factors associated with long-term use. Spine Journal 2018</w:t>
      </w:r>
    </w:p>
    <w:p w14:paraId="328286D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2.</w:t>
      </w:r>
      <w:r w:rsidRPr="00704891">
        <w:rPr>
          <w:rFonts w:ascii="Arial" w:hAnsi="Arial" w:cs="Arial"/>
          <w:noProof/>
        </w:rPr>
        <w:tab/>
        <w:t>Kulshrestha S, Barrantes F, Samaniego M, Luan FL: Chronic opioid analgesic usage post-kidney transplantation and clinical outcomes. Clin Transplant 2014; 28: 1041-6</w:t>
      </w:r>
    </w:p>
    <w:p w14:paraId="634F0808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3.</w:t>
      </w:r>
      <w:r w:rsidRPr="00704891">
        <w:rPr>
          <w:rFonts w:ascii="Arial" w:hAnsi="Arial" w:cs="Arial"/>
          <w:noProof/>
        </w:rPr>
        <w:tab/>
        <w:t>Kent ML, Hurley RW, Oderda GM, Gordon DB, Sun E, Mythen M, Miller TE, Shaw AD, Gan TJ, Thacker JKM, McEvoy MD, Group P-W: American Society for Enhanced Recovery and Perioperative Quality Initiative-4 Joint Consensus Statement on Persistent Postoperative Opioid Use: Definition, Incidence, Risk Factors, and Health Care System Initiatives. Anesth Analg 2019</w:t>
      </w:r>
    </w:p>
    <w:p w14:paraId="4F76F9BE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4.</w:t>
      </w:r>
      <w:r w:rsidRPr="00704891">
        <w:rPr>
          <w:rFonts w:ascii="Arial" w:hAnsi="Arial" w:cs="Arial"/>
          <w:noProof/>
        </w:rPr>
        <w:tab/>
        <w:t>Hansen CA, Inacio MCS, Pratt NL, Roughead EE, Graves SE: Chronic Use of Opioids Before and After Total Knee Arthroplasty: A Retrospective Cohort Study. J Arthroplasty 2017; 32: 811-817 e1</w:t>
      </w:r>
    </w:p>
    <w:p w14:paraId="568E6CC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5.</w:t>
      </w:r>
      <w:r w:rsidRPr="00704891">
        <w:rPr>
          <w:rFonts w:ascii="Arial" w:hAnsi="Arial" w:cs="Arial"/>
          <w:noProof/>
        </w:rPr>
        <w:tab/>
        <w:t>Inacio MC, Hansen C, Pratt NL, Graves SE, Roughead EE: Risk factors for persistent and new chronic opioid use in patients undergoing total hip arthroplasty: a retrospective cohort study. BMJ Open 2016; 6: e010664</w:t>
      </w:r>
    </w:p>
    <w:p w14:paraId="421570B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6.</w:t>
      </w:r>
      <w:r w:rsidRPr="00704891">
        <w:rPr>
          <w:rFonts w:ascii="Arial" w:hAnsi="Arial" w:cs="Arial"/>
          <w:noProof/>
        </w:rPr>
        <w:tab/>
        <w:t>Politzer CS, Kildow BJ, Goltz DE, Green CL, Bolognesi MP, Seyler TM: Trends in Opioid Utilization Before and After Total Knee Arthroplasty. J Arthroplasty 2017: 1-8</w:t>
      </w:r>
    </w:p>
    <w:p w14:paraId="1BA0FB1B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7.</w:t>
      </w:r>
      <w:r w:rsidRPr="00704891">
        <w:rPr>
          <w:rFonts w:ascii="Arial" w:hAnsi="Arial" w:cs="Arial"/>
          <w:noProof/>
        </w:rPr>
        <w:tab/>
        <w:t>Carroll I, Barelka P, Wang CK, Wang BM, Gillespie MJ, McCue R, Younger JW, Trafton J, Humphreys K, Goodman SB, Dirbas F, Whyte RI, Donington JS, Cannon WB, Mackey SC: A pilot cohort study of the determinants of longitudinal opioid use after surgery. Anesth Analg 2012; 115: 694-702</w:t>
      </w:r>
    </w:p>
    <w:p w14:paraId="408266EB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lastRenderedPageBreak/>
        <w:t>28.</w:t>
      </w:r>
      <w:r w:rsidRPr="00704891">
        <w:rPr>
          <w:rFonts w:ascii="Arial" w:hAnsi="Arial" w:cs="Arial"/>
          <w:noProof/>
        </w:rPr>
        <w:tab/>
        <w:t>Rozet I, Nishio I, Robbertze R, Rotter D, Chansky H, Hernandez AV: Prolonged opioid use after knee arthroscopy in military veterans. Anesth Analg 2014; 119: 454-9</w:t>
      </w:r>
    </w:p>
    <w:p w14:paraId="1F53BEE3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29.</w:t>
      </w:r>
      <w:r w:rsidRPr="00704891">
        <w:rPr>
          <w:rFonts w:ascii="Arial" w:hAnsi="Arial" w:cs="Arial"/>
          <w:noProof/>
        </w:rPr>
        <w:tab/>
        <w:t>Hadlandsmyth K, Vander Weg MW, McCoy KD, Mosher HJ, Vaughan-Sarrazin MS, Lund BC: Risk for Prolonged Opioid Use Following Total Knee Arthroplasty in Veterans. J Arthroplasty 2018; 33: 119-123</w:t>
      </w:r>
    </w:p>
    <w:p w14:paraId="40319C3F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0.</w:t>
      </w:r>
      <w:r w:rsidRPr="00704891">
        <w:rPr>
          <w:rFonts w:ascii="Arial" w:hAnsi="Arial" w:cs="Arial"/>
          <w:noProof/>
        </w:rPr>
        <w:tab/>
        <w:t>Schoenfeld AJ, Nwosu K, Jiang W, Yau AL, Chaudhary MA, Scully RE, Koehlmoos T, Kang JD, Haider AH: Risk Factors for Prolonged Opioid Use Following Spine Surgery, and the Association with Surgical Intensity, Among Opioid-Naive Patients. J Bone Joint Surg Am 2017; 99: 1247-1252</w:t>
      </w:r>
    </w:p>
    <w:p w14:paraId="5BCE1384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1.</w:t>
      </w:r>
      <w:r w:rsidRPr="00704891">
        <w:rPr>
          <w:rFonts w:ascii="Arial" w:hAnsi="Arial" w:cs="Arial"/>
          <w:noProof/>
        </w:rPr>
        <w:tab/>
        <w:t>Sun EC, Bateman BT, Memtsoudis SG, Neuman MD, Mariano ER, Baker LC: Lack of Association Between the Use of Nerve Blockade and the Risk of Postoperative Chronic Opioid Use Among Patients Undergoing Total Knee Arthroplasty: Evidence From the Marketscan Database. Anesth Analg 2017; 125: 999-1007</w:t>
      </w:r>
    </w:p>
    <w:p w14:paraId="3846114D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2.</w:t>
      </w:r>
      <w:r w:rsidRPr="00704891">
        <w:rPr>
          <w:rFonts w:ascii="Arial" w:hAnsi="Arial" w:cs="Arial"/>
          <w:noProof/>
        </w:rPr>
        <w:tab/>
        <w:t>Sun EC, Darnall BD, Baker LC, Mackey S: Incidence of and Risk Factors for Chronic Opioid Use Among Opioid-Naive Patients in the Postoperative Period. JAMA Intern Med 2016; 176: 1286-93</w:t>
      </w:r>
    </w:p>
    <w:p w14:paraId="3ADFB336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3.</w:t>
      </w:r>
      <w:r w:rsidRPr="00704891">
        <w:rPr>
          <w:rFonts w:ascii="Arial" w:hAnsi="Arial" w:cs="Arial"/>
          <w:noProof/>
        </w:rPr>
        <w:tab/>
        <w:t>O'Connell C, Azad TD, Mittal V, Vail D, Johnson E, Desai A, Sun E, Ratliff JK, Veeravagu A: Preoperative depression, lumbar fusion, and opioid use: an assessment of postoperative prescription, quality, and economic outcomes. Neurosurgical Focus 2018; 44: E5</w:t>
      </w:r>
    </w:p>
    <w:p w14:paraId="72A69345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4.</w:t>
      </w:r>
      <w:r w:rsidRPr="00704891">
        <w:rPr>
          <w:rFonts w:ascii="Arial" w:hAnsi="Arial" w:cs="Arial"/>
          <w:noProof/>
        </w:rPr>
        <w:tab/>
        <w:t>Raebel MA, Newcomer SR, Bayliss EA, Boudreau D, DeBar L, Elliott TE, Ahmed AT, Pawloski PA, Fisher D, Toh S, Donahoo WT: Chronic opioid use emerging after bariatric surgery. Pharmacoepidemiol Drug Saf 2014; 23: 1247-57</w:t>
      </w:r>
    </w:p>
    <w:p w14:paraId="3A0FD4AD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5.</w:t>
      </w:r>
      <w:r w:rsidRPr="00704891">
        <w:rPr>
          <w:rFonts w:ascii="Arial" w:hAnsi="Arial" w:cs="Arial"/>
          <w:noProof/>
        </w:rPr>
        <w:tab/>
        <w:t>Raebel MA, Newcomer SR, Reifler LM, Boudreau D, Elliott TE, DeBar L, Ahmed A, Pawloski PA, Fisher D, Donahoo WT, Bayliss EA: Chronic use of opioid medications before and after bariatric surgery. JAMA 2013; 310: 1369-76</w:t>
      </w:r>
    </w:p>
    <w:p w14:paraId="5D1E2948" w14:textId="77777777" w:rsidR="00704891" w:rsidRPr="00704891" w:rsidRDefault="00704891" w:rsidP="00704891">
      <w:pPr>
        <w:pStyle w:val="EndNoteBibliography"/>
        <w:ind w:left="567" w:hanging="567"/>
        <w:rPr>
          <w:rFonts w:ascii="Arial" w:hAnsi="Arial" w:cs="Arial"/>
          <w:noProof/>
        </w:rPr>
      </w:pPr>
      <w:r w:rsidRPr="00704891">
        <w:rPr>
          <w:rFonts w:ascii="Arial" w:hAnsi="Arial" w:cs="Arial"/>
          <w:noProof/>
        </w:rPr>
        <w:t>36.</w:t>
      </w:r>
      <w:r w:rsidRPr="00704891">
        <w:rPr>
          <w:rFonts w:ascii="Arial" w:hAnsi="Arial" w:cs="Arial"/>
          <w:noProof/>
        </w:rPr>
        <w:tab/>
        <w:t>Swenson CW, Seiler K, Kamdar N, Morgan D: Prevalence of new persistent opioid use among opioid naive women undergoing hysterectomy. American Journal of Obstetrics and Gynecology 2018; 218: S885</w:t>
      </w:r>
    </w:p>
    <w:p w14:paraId="1F142BC2" w14:textId="280EDC17" w:rsidR="00194772" w:rsidRPr="00704891" w:rsidRDefault="00704891">
      <w:pPr>
        <w:rPr>
          <w:rFonts w:ascii="Arial" w:hAnsi="Arial" w:cs="Arial"/>
        </w:rPr>
      </w:pPr>
      <w:r w:rsidRPr="00704891">
        <w:rPr>
          <w:rFonts w:ascii="Arial" w:hAnsi="Arial" w:cs="Arial"/>
        </w:rPr>
        <w:fldChar w:fldCharType="end"/>
      </w:r>
    </w:p>
    <w:sectPr w:rsidR="00194772" w:rsidRPr="00704891" w:rsidSect="00FC77F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esthes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wadfaz6xts0ke0tr3xwtp8tveas9a5r0wd&quot;&gt;Intro_InterimAssignment&lt;record-ids&gt;&lt;item&gt;1&lt;/item&gt;&lt;item&gt;14&lt;/item&gt;&lt;item&gt;32&lt;/item&gt;&lt;item&gt;72&lt;/item&gt;&lt;item&gt;207&lt;/item&gt;&lt;item&gt;211&lt;/item&gt;&lt;item&gt;212&lt;/item&gt;&lt;item&gt;213&lt;/item&gt;&lt;item&gt;214&lt;/item&gt;&lt;item&gt;215&lt;/item&gt;&lt;item&gt;216&lt;/item&gt;&lt;item&gt;217&lt;/item&gt;&lt;item&gt;218&lt;/item&gt;&lt;item&gt;220&lt;/item&gt;&lt;item&gt;228&lt;/item&gt;&lt;item&gt;238&lt;/item&gt;&lt;item&gt;239&lt;/item&gt;&lt;item&gt;241&lt;/item&gt;&lt;item&gt;242&lt;/item&gt;&lt;item&gt;243&lt;/item&gt;&lt;item&gt;246&lt;/item&gt;&lt;item&gt;248&lt;/item&gt;&lt;item&gt;250&lt;/item&gt;&lt;item&gt;463&lt;/item&gt;&lt;item&gt;483&lt;/item&gt;&lt;item&gt;484&lt;/item&gt;&lt;item&gt;491&lt;/item&gt;&lt;item&gt;492&lt;/item&gt;&lt;item&gt;493&lt;/item&gt;&lt;item&gt;497&lt;/item&gt;&lt;item&gt;506&lt;/item&gt;&lt;item&gt;507&lt;/item&gt;&lt;item&gt;511&lt;/item&gt;&lt;item&gt;513&lt;/item&gt;&lt;item&gt;516&lt;/item&gt;&lt;item&gt;518&lt;/item&gt;&lt;/record-ids&gt;&lt;/item&gt;&lt;/Libraries&gt;"/>
  </w:docVars>
  <w:rsids>
    <w:rsidRoot w:val="00704891"/>
    <w:rsid w:val="0000286D"/>
    <w:rsid w:val="00003EDC"/>
    <w:rsid w:val="00010312"/>
    <w:rsid w:val="00031471"/>
    <w:rsid w:val="00035D0E"/>
    <w:rsid w:val="000423FB"/>
    <w:rsid w:val="000434FC"/>
    <w:rsid w:val="00051749"/>
    <w:rsid w:val="000677A2"/>
    <w:rsid w:val="00085BCC"/>
    <w:rsid w:val="000960A7"/>
    <w:rsid w:val="000B7C79"/>
    <w:rsid w:val="000C3F4D"/>
    <w:rsid w:val="000C68D0"/>
    <w:rsid w:val="000D36E3"/>
    <w:rsid w:val="000D5E96"/>
    <w:rsid w:val="000D78B0"/>
    <w:rsid w:val="000E5D2E"/>
    <w:rsid w:val="000F1476"/>
    <w:rsid w:val="000F2709"/>
    <w:rsid w:val="00100B30"/>
    <w:rsid w:val="00103657"/>
    <w:rsid w:val="00110749"/>
    <w:rsid w:val="001113E1"/>
    <w:rsid w:val="0012005D"/>
    <w:rsid w:val="00125234"/>
    <w:rsid w:val="001258A3"/>
    <w:rsid w:val="00134F96"/>
    <w:rsid w:val="001423D4"/>
    <w:rsid w:val="00144253"/>
    <w:rsid w:val="0014705F"/>
    <w:rsid w:val="00152DFC"/>
    <w:rsid w:val="00174873"/>
    <w:rsid w:val="001779C5"/>
    <w:rsid w:val="001807B2"/>
    <w:rsid w:val="0018574B"/>
    <w:rsid w:val="001905A3"/>
    <w:rsid w:val="00191E40"/>
    <w:rsid w:val="00194772"/>
    <w:rsid w:val="001A7C14"/>
    <w:rsid w:val="001B7CA4"/>
    <w:rsid w:val="001D3E56"/>
    <w:rsid w:val="001D4719"/>
    <w:rsid w:val="001D6958"/>
    <w:rsid w:val="001E66D3"/>
    <w:rsid w:val="001F392A"/>
    <w:rsid w:val="001F506F"/>
    <w:rsid w:val="001F678A"/>
    <w:rsid w:val="001F6FD1"/>
    <w:rsid w:val="00203651"/>
    <w:rsid w:val="00206D74"/>
    <w:rsid w:val="00210E70"/>
    <w:rsid w:val="00214722"/>
    <w:rsid w:val="0022356F"/>
    <w:rsid w:val="00226B89"/>
    <w:rsid w:val="00234F3C"/>
    <w:rsid w:val="00235B03"/>
    <w:rsid w:val="00236DD2"/>
    <w:rsid w:val="00237CAB"/>
    <w:rsid w:val="00241072"/>
    <w:rsid w:val="002478A6"/>
    <w:rsid w:val="00257AF2"/>
    <w:rsid w:val="0026798C"/>
    <w:rsid w:val="002741AF"/>
    <w:rsid w:val="0027528A"/>
    <w:rsid w:val="00276CD4"/>
    <w:rsid w:val="0027711B"/>
    <w:rsid w:val="002811AE"/>
    <w:rsid w:val="0028390A"/>
    <w:rsid w:val="002851E8"/>
    <w:rsid w:val="002930B5"/>
    <w:rsid w:val="002A66DC"/>
    <w:rsid w:val="002B33F0"/>
    <w:rsid w:val="002E77C8"/>
    <w:rsid w:val="002F4A98"/>
    <w:rsid w:val="003022FA"/>
    <w:rsid w:val="003025CD"/>
    <w:rsid w:val="003026CC"/>
    <w:rsid w:val="003068C5"/>
    <w:rsid w:val="0031025B"/>
    <w:rsid w:val="00310926"/>
    <w:rsid w:val="003160B9"/>
    <w:rsid w:val="00325B22"/>
    <w:rsid w:val="003324E6"/>
    <w:rsid w:val="00340042"/>
    <w:rsid w:val="00345ACD"/>
    <w:rsid w:val="003614DD"/>
    <w:rsid w:val="003625C1"/>
    <w:rsid w:val="003632AB"/>
    <w:rsid w:val="00370EA6"/>
    <w:rsid w:val="00376016"/>
    <w:rsid w:val="0038602F"/>
    <w:rsid w:val="003965AB"/>
    <w:rsid w:val="003A0375"/>
    <w:rsid w:val="003C0C81"/>
    <w:rsid w:val="003D6B93"/>
    <w:rsid w:val="003E1475"/>
    <w:rsid w:val="003E1D8B"/>
    <w:rsid w:val="003E3141"/>
    <w:rsid w:val="003F1FC7"/>
    <w:rsid w:val="003F7013"/>
    <w:rsid w:val="00403260"/>
    <w:rsid w:val="00405048"/>
    <w:rsid w:val="00421530"/>
    <w:rsid w:val="00435F62"/>
    <w:rsid w:val="0045184B"/>
    <w:rsid w:val="00475FF8"/>
    <w:rsid w:val="00486997"/>
    <w:rsid w:val="00496970"/>
    <w:rsid w:val="004A2BD3"/>
    <w:rsid w:val="004A5EB1"/>
    <w:rsid w:val="004B08F0"/>
    <w:rsid w:val="004B24DE"/>
    <w:rsid w:val="004C21C3"/>
    <w:rsid w:val="004C5EB1"/>
    <w:rsid w:val="004D0272"/>
    <w:rsid w:val="004D4025"/>
    <w:rsid w:val="004E03FB"/>
    <w:rsid w:val="004E4806"/>
    <w:rsid w:val="004E5DD1"/>
    <w:rsid w:val="004F612D"/>
    <w:rsid w:val="00501DF7"/>
    <w:rsid w:val="0050333D"/>
    <w:rsid w:val="00524E4C"/>
    <w:rsid w:val="00536D50"/>
    <w:rsid w:val="00537B46"/>
    <w:rsid w:val="00556AAB"/>
    <w:rsid w:val="00557F10"/>
    <w:rsid w:val="005625DF"/>
    <w:rsid w:val="005656C6"/>
    <w:rsid w:val="00576336"/>
    <w:rsid w:val="005823A7"/>
    <w:rsid w:val="005A1C78"/>
    <w:rsid w:val="005A3AE1"/>
    <w:rsid w:val="005A4F1B"/>
    <w:rsid w:val="005D048F"/>
    <w:rsid w:val="005D0F4A"/>
    <w:rsid w:val="005E3B39"/>
    <w:rsid w:val="005E4486"/>
    <w:rsid w:val="005E6CD1"/>
    <w:rsid w:val="005F43D8"/>
    <w:rsid w:val="005F75FB"/>
    <w:rsid w:val="00610AF7"/>
    <w:rsid w:val="00631671"/>
    <w:rsid w:val="0063293C"/>
    <w:rsid w:val="006359BA"/>
    <w:rsid w:val="00640AA4"/>
    <w:rsid w:val="00645B4F"/>
    <w:rsid w:val="00647EB4"/>
    <w:rsid w:val="006542FF"/>
    <w:rsid w:val="00654E82"/>
    <w:rsid w:val="00671223"/>
    <w:rsid w:val="0068580D"/>
    <w:rsid w:val="006953FB"/>
    <w:rsid w:val="0069690F"/>
    <w:rsid w:val="006A6BE1"/>
    <w:rsid w:val="006A770A"/>
    <w:rsid w:val="006B02D4"/>
    <w:rsid w:val="006C36C0"/>
    <w:rsid w:val="006C75A5"/>
    <w:rsid w:val="006D30E4"/>
    <w:rsid w:val="006D7703"/>
    <w:rsid w:val="006E6F2A"/>
    <w:rsid w:val="006F1DEF"/>
    <w:rsid w:val="00704891"/>
    <w:rsid w:val="0070766C"/>
    <w:rsid w:val="00711ABB"/>
    <w:rsid w:val="00713958"/>
    <w:rsid w:val="00721AD3"/>
    <w:rsid w:val="00723385"/>
    <w:rsid w:val="007439F6"/>
    <w:rsid w:val="0075574D"/>
    <w:rsid w:val="00755805"/>
    <w:rsid w:val="00755E5F"/>
    <w:rsid w:val="00756185"/>
    <w:rsid w:val="0076200D"/>
    <w:rsid w:val="00780C58"/>
    <w:rsid w:val="00791392"/>
    <w:rsid w:val="007A11D7"/>
    <w:rsid w:val="007A3933"/>
    <w:rsid w:val="007A57C5"/>
    <w:rsid w:val="007B2341"/>
    <w:rsid w:val="007B25F2"/>
    <w:rsid w:val="007C1399"/>
    <w:rsid w:val="007D3CA0"/>
    <w:rsid w:val="007D59A4"/>
    <w:rsid w:val="007D73F3"/>
    <w:rsid w:val="00800744"/>
    <w:rsid w:val="00804813"/>
    <w:rsid w:val="00804F65"/>
    <w:rsid w:val="00824E6E"/>
    <w:rsid w:val="00835A83"/>
    <w:rsid w:val="00844B36"/>
    <w:rsid w:val="00847D93"/>
    <w:rsid w:val="00865660"/>
    <w:rsid w:val="0087078F"/>
    <w:rsid w:val="00876421"/>
    <w:rsid w:val="008843DD"/>
    <w:rsid w:val="00886729"/>
    <w:rsid w:val="00887E13"/>
    <w:rsid w:val="00894A7C"/>
    <w:rsid w:val="008954ED"/>
    <w:rsid w:val="008A1A79"/>
    <w:rsid w:val="008B0B30"/>
    <w:rsid w:val="008B2321"/>
    <w:rsid w:val="008B27AD"/>
    <w:rsid w:val="008B3B05"/>
    <w:rsid w:val="008B7458"/>
    <w:rsid w:val="008C1FDF"/>
    <w:rsid w:val="008D06DE"/>
    <w:rsid w:val="008F6DAB"/>
    <w:rsid w:val="0090245F"/>
    <w:rsid w:val="00915087"/>
    <w:rsid w:val="009175F7"/>
    <w:rsid w:val="0092109E"/>
    <w:rsid w:val="00943ED0"/>
    <w:rsid w:val="009453D2"/>
    <w:rsid w:val="00973725"/>
    <w:rsid w:val="009740A0"/>
    <w:rsid w:val="00981913"/>
    <w:rsid w:val="00984235"/>
    <w:rsid w:val="00995E14"/>
    <w:rsid w:val="009A4190"/>
    <w:rsid w:val="009B7358"/>
    <w:rsid w:val="009D19EF"/>
    <w:rsid w:val="009F5F97"/>
    <w:rsid w:val="00A0152F"/>
    <w:rsid w:val="00A11F3B"/>
    <w:rsid w:val="00A21C73"/>
    <w:rsid w:val="00A33BC0"/>
    <w:rsid w:val="00A37114"/>
    <w:rsid w:val="00A40FE3"/>
    <w:rsid w:val="00A56371"/>
    <w:rsid w:val="00A60A29"/>
    <w:rsid w:val="00A74D94"/>
    <w:rsid w:val="00A77B0C"/>
    <w:rsid w:val="00A93A7B"/>
    <w:rsid w:val="00AB0206"/>
    <w:rsid w:val="00AB1A04"/>
    <w:rsid w:val="00AB530A"/>
    <w:rsid w:val="00AD2A2F"/>
    <w:rsid w:val="00AD5994"/>
    <w:rsid w:val="00AD781B"/>
    <w:rsid w:val="00AE3E8C"/>
    <w:rsid w:val="00AF2CBE"/>
    <w:rsid w:val="00AF50FC"/>
    <w:rsid w:val="00B07754"/>
    <w:rsid w:val="00B20399"/>
    <w:rsid w:val="00B30644"/>
    <w:rsid w:val="00B335F3"/>
    <w:rsid w:val="00B35E16"/>
    <w:rsid w:val="00B36888"/>
    <w:rsid w:val="00B43DA8"/>
    <w:rsid w:val="00B7089A"/>
    <w:rsid w:val="00B7123F"/>
    <w:rsid w:val="00B96EE7"/>
    <w:rsid w:val="00BB119C"/>
    <w:rsid w:val="00BB1ECB"/>
    <w:rsid w:val="00BB35B8"/>
    <w:rsid w:val="00BB4B2B"/>
    <w:rsid w:val="00BC15E2"/>
    <w:rsid w:val="00BC1A2E"/>
    <w:rsid w:val="00BC7851"/>
    <w:rsid w:val="00BD5247"/>
    <w:rsid w:val="00BD753B"/>
    <w:rsid w:val="00BF3508"/>
    <w:rsid w:val="00BF508A"/>
    <w:rsid w:val="00BF5863"/>
    <w:rsid w:val="00BF5F98"/>
    <w:rsid w:val="00C223AF"/>
    <w:rsid w:val="00C367FF"/>
    <w:rsid w:val="00C407C2"/>
    <w:rsid w:val="00C40D5A"/>
    <w:rsid w:val="00C4305A"/>
    <w:rsid w:val="00C53B8B"/>
    <w:rsid w:val="00C56844"/>
    <w:rsid w:val="00C63630"/>
    <w:rsid w:val="00C74CB4"/>
    <w:rsid w:val="00C87886"/>
    <w:rsid w:val="00C87EE3"/>
    <w:rsid w:val="00CA3DF2"/>
    <w:rsid w:val="00CB021F"/>
    <w:rsid w:val="00CB06D6"/>
    <w:rsid w:val="00CC42B6"/>
    <w:rsid w:val="00CE0B36"/>
    <w:rsid w:val="00CE13AC"/>
    <w:rsid w:val="00CE678F"/>
    <w:rsid w:val="00CF46DD"/>
    <w:rsid w:val="00D00E72"/>
    <w:rsid w:val="00D01CAF"/>
    <w:rsid w:val="00D02BC6"/>
    <w:rsid w:val="00D07ACA"/>
    <w:rsid w:val="00D11072"/>
    <w:rsid w:val="00D15AE1"/>
    <w:rsid w:val="00D20EED"/>
    <w:rsid w:val="00D41F9A"/>
    <w:rsid w:val="00D52B1C"/>
    <w:rsid w:val="00D60840"/>
    <w:rsid w:val="00D656F9"/>
    <w:rsid w:val="00D72266"/>
    <w:rsid w:val="00D86A87"/>
    <w:rsid w:val="00D95591"/>
    <w:rsid w:val="00D96E07"/>
    <w:rsid w:val="00DA3E44"/>
    <w:rsid w:val="00DA5A02"/>
    <w:rsid w:val="00DB527B"/>
    <w:rsid w:val="00DC3F70"/>
    <w:rsid w:val="00DD3210"/>
    <w:rsid w:val="00DE6EFB"/>
    <w:rsid w:val="00DE75BB"/>
    <w:rsid w:val="00DF1ECA"/>
    <w:rsid w:val="00DF3CBB"/>
    <w:rsid w:val="00E000B9"/>
    <w:rsid w:val="00E02B7B"/>
    <w:rsid w:val="00E02C9D"/>
    <w:rsid w:val="00E320BB"/>
    <w:rsid w:val="00E42BAC"/>
    <w:rsid w:val="00E51DA3"/>
    <w:rsid w:val="00E612F3"/>
    <w:rsid w:val="00E6255F"/>
    <w:rsid w:val="00E7091C"/>
    <w:rsid w:val="00E71FD2"/>
    <w:rsid w:val="00EA218F"/>
    <w:rsid w:val="00EA7F23"/>
    <w:rsid w:val="00EB482D"/>
    <w:rsid w:val="00EC3CDA"/>
    <w:rsid w:val="00ED41AE"/>
    <w:rsid w:val="00ED4D1A"/>
    <w:rsid w:val="00EE0172"/>
    <w:rsid w:val="00EE48D3"/>
    <w:rsid w:val="00EE6A36"/>
    <w:rsid w:val="00EE71AC"/>
    <w:rsid w:val="00EF2C0A"/>
    <w:rsid w:val="00EF766F"/>
    <w:rsid w:val="00F00558"/>
    <w:rsid w:val="00F01F8F"/>
    <w:rsid w:val="00F04E04"/>
    <w:rsid w:val="00F07655"/>
    <w:rsid w:val="00F14A1A"/>
    <w:rsid w:val="00F236AA"/>
    <w:rsid w:val="00F27E45"/>
    <w:rsid w:val="00F27F24"/>
    <w:rsid w:val="00F346AF"/>
    <w:rsid w:val="00F41B4B"/>
    <w:rsid w:val="00F4655C"/>
    <w:rsid w:val="00F5693B"/>
    <w:rsid w:val="00F67E37"/>
    <w:rsid w:val="00F71E3B"/>
    <w:rsid w:val="00F8378E"/>
    <w:rsid w:val="00F90EC8"/>
    <w:rsid w:val="00FA23F7"/>
    <w:rsid w:val="00FA55A0"/>
    <w:rsid w:val="00FB1908"/>
    <w:rsid w:val="00FB2B4C"/>
    <w:rsid w:val="00FB7540"/>
    <w:rsid w:val="00FC0CE8"/>
    <w:rsid w:val="00FC0E89"/>
    <w:rsid w:val="00FC3412"/>
    <w:rsid w:val="00FC3CCD"/>
    <w:rsid w:val="00FC77F5"/>
    <w:rsid w:val="00FD2BAA"/>
    <w:rsid w:val="00FD4B9B"/>
    <w:rsid w:val="00FE5F7A"/>
    <w:rsid w:val="00FF08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36760F"/>
  <w14:defaultImageDpi w14:val="32767"/>
  <w15:chartTrackingRefBased/>
  <w15:docId w15:val="{94EB4E05-8032-704C-B155-E80688B3A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7048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048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0489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489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04891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04891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2568</Words>
  <Characters>14639</Characters>
  <Application>Microsoft Office Word</Application>
  <DocSecurity>0</DocSecurity>
  <Lines>121</Lines>
  <Paragraphs>34</Paragraphs>
  <ScaleCrop>false</ScaleCrop>
  <Company/>
  <LinksUpToDate>false</LinksUpToDate>
  <CharactersWithSpaces>17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eed Jivraj</dc:creator>
  <cp:keywords/>
  <dc:description/>
  <cp:lastModifiedBy>Naheed Jivraj</cp:lastModifiedBy>
  <cp:revision>5</cp:revision>
  <dcterms:created xsi:type="dcterms:W3CDTF">2019-08-21T01:55:00Z</dcterms:created>
  <dcterms:modified xsi:type="dcterms:W3CDTF">2020-01-14T16:55:00Z</dcterms:modified>
</cp:coreProperties>
</file>